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6DDC" w:rsidRPr="00C94106" w:rsidRDefault="00216DDC" w:rsidP="00216DDC">
      <w:pPr>
        <w:pStyle w:val="Heading1"/>
        <w:tabs>
          <w:tab w:val="left" w:pos="978"/>
          <w:tab w:val="center" w:pos="3968"/>
        </w:tabs>
        <w:jc w:val="center"/>
        <w:rPr>
          <w:rFonts w:ascii="Times New Roman" w:eastAsiaTheme="minorHAnsi" w:hAnsi="Times New Roman"/>
          <w:color w:val="000000" w:themeColor="text1"/>
          <w:sz w:val="24"/>
          <w:szCs w:val="24"/>
        </w:rPr>
      </w:pPr>
      <w:bookmarkStart w:id="0" w:name="_Toc106559604"/>
      <w:bookmarkStart w:id="1" w:name="_Toc106601577"/>
      <w:bookmarkStart w:id="2" w:name="_GoBack"/>
      <w:bookmarkEnd w:id="2"/>
      <w:r w:rsidRPr="00F51E71">
        <w:rPr>
          <w:rFonts w:ascii="Times New Roman" w:eastAsiaTheme="minorHAnsi" w:hAnsi="Times New Roman"/>
          <w:color w:val="000000" w:themeColor="text1"/>
          <w:sz w:val="24"/>
          <w:szCs w:val="24"/>
        </w:rPr>
        <w:t>DAFTAR PUSTAKA</w:t>
      </w:r>
      <w:bookmarkEnd w:id="0"/>
      <w:bookmarkEnd w:id="1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Adinata, K. J., &amp; Yasa, K. N. N. (2018).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542A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542A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542A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542A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Niat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Beli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embali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situs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azad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rnal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Manajemen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Unud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7(8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4153-4180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Arti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S.,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Siregar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Z. M. E., &amp;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ubis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J. (2021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The Effect of Promotion, Price, and Brand Image on the Decision to Choose a Computer Course Institution at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Fiara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Computer LKP in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elat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BesarVillage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.</w:t>
      </w:r>
      <w:proofErr w:type="gram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Budapest International Research and Critics Institute-Journal.</w:t>
      </w:r>
      <w:proofErr w:type="gram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4(3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4483-4491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Bernarto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I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.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et</w:t>
      </w:r>
      <w:proofErr w:type="gram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al.</w:t>
      </w:r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2020). </w:t>
      </w:r>
      <w:proofErr w:type="gram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he Influence of Brand Awareness, Brand Image, and Brand Trust on Brand Loyalty.</w:t>
      </w:r>
      <w:proofErr w:type="gram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najemen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. </w:t>
      </w:r>
      <w:proofErr w:type="gram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24(3).</w:t>
      </w:r>
      <w:proofErr w:type="gramEnd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412-426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Firmansyah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F., &amp;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Nasikh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N.N. (2021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The Effect of Product Diversity and Service Quality on Loyalty with Customer Satisfaction as an Intervening Variable (Study of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Toko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Pertanian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ubur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, Pace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Nganjuk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District).</w:t>
      </w:r>
      <w:proofErr w:type="gram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ournal of Management and Business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20(1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61-70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Hidayat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R., &amp;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Sujud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A. (2019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ngaruh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Atmosfer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Toko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okasi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eragam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roduk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terhadap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eputus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mbeli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onsume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ad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lanet Ban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Margond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aya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Depok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rnal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Ilmu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Manajeme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15(1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17-29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Johannes, C. S., &amp;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Siagi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V. (2021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The Effect of Brand Ambassador, Trust and Price Discount on Interest in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uyying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in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okopedian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Applications.</w:t>
      </w:r>
      <w:proofErr w:type="gram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elitian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lmu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najemen</w:t>
      </w:r>
      <w:proofErr w:type="spellEnd"/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(JPIM). </w:t>
      </w:r>
      <w:proofErr w:type="gram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6(2).</w:t>
      </w:r>
      <w:proofErr w:type="gramEnd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98-112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Kotler</w:t>
      </w:r>
      <w:proofErr w:type="spellEnd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proofErr w:type="gramEnd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&amp; </w:t>
      </w:r>
      <w:proofErr w:type="spell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Amstrong</w:t>
      </w:r>
      <w:proofErr w:type="spellEnd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(2018). </w:t>
      </w:r>
      <w:r w:rsidRPr="00542AD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inciples of Marketing</w:t>
      </w:r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17</w:t>
      </w:r>
      <w:r w:rsidRPr="00542AD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th</w:t>
      </w:r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proofErr w:type="spellEnd"/>
      <w:proofErr w:type="gramEnd"/>
      <w:r w:rsidRPr="00542AD2">
        <w:rPr>
          <w:rFonts w:ascii="Times New Roman" w:hAnsi="Times New Roman" w:cs="Times New Roman"/>
          <w:color w:val="000000" w:themeColor="text1"/>
          <w:sz w:val="24"/>
          <w:szCs w:val="24"/>
        </w:rPr>
        <w:t>). Pearson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Kotler, &amp; Keller. (2016). </w:t>
      </w:r>
      <w:r w:rsidRPr="00542AD2">
        <w:rPr>
          <w:rFonts w:ascii="Times New Roman" w:hAnsi="Times New Roman" w:cs="Times New Roman"/>
          <w:i/>
          <w:noProof/>
          <w:sz w:val="24"/>
          <w:szCs w:val="24"/>
        </w:rPr>
        <w:t>Manajemen Pemaasaran</w:t>
      </w: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 (13</w:t>
      </w:r>
      <w:r w:rsidRPr="00542AD2">
        <w:rPr>
          <w:rFonts w:ascii="Times New Roman" w:hAnsi="Times New Roman" w:cs="Times New Roman"/>
          <w:noProof/>
          <w:sz w:val="24"/>
          <w:szCs w:val="24"/>
          <w:vertAlign w:val="superscript"/>
        </w:rPr>
        <w:t>th</w:t>
      </w: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 ed.). Erlangga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apasiang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.,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Moniharapo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S., &amp;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oindong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S. (2017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ngaruh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epercaya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omitme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terhadap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oyalitas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Nasabah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ad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T.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gadai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rsero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Cabang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arombas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nado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rnal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EMBA</w:t>
      </w:r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5(3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3066-3077</w:t>
      </w:r>
      <w:r w:rsidRPr="00542A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Mandei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J. M. V., Massie, D. D. J., &amp;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Soepono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D. (2020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ngaruh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Suasan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afe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ualitas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elayan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eragama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Produk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terhadap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Loyalitas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Konsumen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i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Brownice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Beverage and Pastry</w:t>
      </w:r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rnal</w:t>
      </w:r>
      <w:proofErr w:type="spellEnd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EMBA</w:t>
      </w:r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8(4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361-369</w:t>
      </w:r>
      <w:r w:rsidRPr="00542AD2">
        <w:rPr>
          <w:rFonts w:ascii="Times New Roman" w:hAnsi="Times New Roman" w:cs="Times New Roman"/>
          <w:noProof/>
          <w:sz w:val="24"/>
          <w:szCs w:val="24"/>
        </w:rPr>
        <w:t>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Marsella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.D., </w:t>
      </w:r>
      <w:proofErr w:type="spell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Taufik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, M., &amp; Hartono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2020).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ragam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rodu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ualita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layan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uasan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oko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tu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mbeli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di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Buti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Nabila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Lumajang</w:t>
      </w:r>
      <w:proofErr w:type="spell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ournal of Organization and Business Management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2(4).</w:t>
      </w:r>
      <w:proofErr w:type="gramEnd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Pr="00542AD2">
        <w:rPr>
          <w:rFonts w:ascii="Times New Roman" w:hAnsi="Times New Roman" w:cs="Times New Roman"/>
          <w:sz w:val="24"/>
          <w:szCs w:val="24"/>
          <w:shd w:val="clear" w:color="auto" w:fill="FFFFFF"/>
        </w:rPr>
        <w:t>236-241</w:t>
      </w:r>
      <w:r w:rsidRPr="00542AD2">
        <w:rPr>
          <w:rFonts w:ascii="Times New Roman" w:hAnsi="Times New Roman" w:cs="Times New Roman"/>
          <w:noProof/>
          <w:sz w:val="24"/>
          <w:szCs w:val="24"/>
        </w:rPr>
        <w:t>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iat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I. (2020).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Citra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ere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(</w:t>
      </w:r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Brand Image)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tu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mbeli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rudung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enay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(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tud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asu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ad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onsume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Ge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Fashion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Banjar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Abiwara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.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1(2), 71-83</w:t>
      </w:r>
      <w:r w:rsidRPr="00542A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Cs/>
          <w:color w:val="000000"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ulazid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A.S., &amp;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ajudi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, M.H. (2017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romos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ercaya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sadar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ere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tu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Nasaba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enggunak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rodu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Tabungan Haji (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abrur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) Bank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yaria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andir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KCP.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awang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Kota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epo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proofErr w:type="gram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Ekonomi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Islam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8(1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19-46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rasety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E.G.,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unart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.,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&amp;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Yulianto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E. (2018).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Brand Image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tu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mbeli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(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urve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ad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Mahasisw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Fakulta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Ilmu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Administras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Bisni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Program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tud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Administras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Bisni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angkat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2014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onsume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Air Mineral Aqua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Administrasi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Bisni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.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62(2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214-221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Sari, N., &amp;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etiyowat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S. (2017).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ragam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rodu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ualita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layan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a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onsume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di PB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walay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Metro</w:t>
      </w:r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.</w:t>
      </w:r>
      <w:proofErr w:type="gram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Manajemen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Magister.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3(2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186-199</w:t>
      </w:r>
      <w:r w:rsidRPr="00542AD2">
        <w:rPr>
          <w:rFonts w:ascii="Times New Roman" w:hAnsi="Times New Roman" w:cs="Times New Roman"/>
          <w:noProof/>
          <w:sz w:val="24"/>
          <w:szCs w:val="24"/>
        </w:rPr>
        <w:t>.</w:t>
      </w:r>
      <w:proofErr w:type="gramEnd"/>
    </w:p>
    <w:p w:rsidR="00216DDC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Cs/>
          <w:color w:val="000000"/>
          <w:sz w:val="24"/>
          <w:szCs w:val="24"/>
        </w:rPr>
      </w:pP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imamor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S., &amp; Realize.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(2020).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ragam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roduk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ualita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a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onsume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tu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mbeli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ad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Shopee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Online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Ilmiah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Kohes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.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4(3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236-241.</w:t>
      </w:r>
      <w:proofErr w:type="gramEnd"/>
    </w:p>
    <w:p w:rsidR="00216DDC" w:rsidRPr="00AC36A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Cs/>
          <w:i/>
          <w:color w:val="000000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Cs/>
          <w:color w:val="000000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bCs/>
          <w:color w:val="000000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(2018). </w:t>
      </w:r>
      <w:proofErr w:type="spellStart"/>
      <w:r>
        <w:rPr>
          <w:rFonts w:ascii="Times New Roman" w:hAnsi="Times New Roman" w:cs="Times New Roman"/>
          <w:bCs/>
          <w:color w:val="000000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R&amp;D.</w:t>
      </w:r>
      <w:proofErr w:type="gramEnd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In </w:t>
      </w:r>
      <w:proofErr w:type="spellStart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>Metode</w:t>
      </w:r>
      <w:proofErr w:type="spellEnd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>Penelitian</w:t>
      </w:r>
      <w:proofErr w:type="spellEnd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>Kuantitatif</w:t>
      </w:r>
      <w:proofErr w:type="spellEnd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>Kualitatif</w:t>
      </w:r>
      <w:proofErr w:type="spellEnd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>dan</w:t>
      </w:r>
      <w:proofErr w:type="spellEnd"/>
      <w:r w:rsidRPr="00AC36A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R&amp;D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2AD2">
        <w:rPr>
          <w:rFonts w:ascii="Times New Roman" w:hAnsi="Times New Roman" w:cs="Times New Roman"/>
          <w:noProof/>
          <w:sz w:val="24"/>
          <w:szCs w:val="24"/>
        </w:rPr>
        <w:t>Sugiyono. (2019). Metode Penelitian Kuantitatif (Setiyawami (ed); 2</w:t>
      </w:r>
      <w:r w:rsidRPr="00542AD2">
        <w:rPr>
          <w:rFonts w:ascii="Times New Roman" w:hAnsi="Times New Roman" w:cs="Times New Roman"/>
          <w:noProof/>
          <w:sz w:val="24"/>
          <w:szCs w:val="24"/>
          <w:vertAlign w:val="superscript"/>
        </w:rPr>
        <w:t>nd</w:t>
      </w: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 ed.).</w:t>
      </w:r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irtaatmaj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I. D.,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amp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R. E. J., &amp;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unuindoong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, Y. A. (2019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Brand Image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Harg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eputus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mbeli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Mobil Toyota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Avanz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ad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PT.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Hasjrat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Abad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nde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Manado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Administrasi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Bisni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.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9(1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90-95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jahjaningsi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E.,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Ningsih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, D.H.U., &amp;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Utomo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, A. P. (2020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The Effect of Service Quality and Product Diversity on Customer Loyalty the Role of Customer Satisfaction and Word of Mouth.</w:t>
      </w:r>
      <w:proofErr w:type="gram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ournal of Asian Finance, Economic and Business.</w:t>
      </w:r>
      <w:proofErr w:type="gram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7(12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481-490.</w:t>
      </w:r>
      <w:proofErr w:type="gramEnd"/>
    </w:p>
    <w:p w:rsidR="00216DDC" w:rsidRPr="00542AD2" w:rsidRDefault="00216DDC" w:rsidP="00216DD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Tjiptono. (2014). </w:t>
      </w:r>
      <w:r w:rsidRPr="00542AD2">
        <w:rPr>
          <w:rFonts w:ascii="Times New Roman" w:hAnsi="Times New Roman" w:cs="Times New Roman"/>
          <w:i/>
          <w:noProof/>
          <w:sz w:val="24"/>
          <w:szCs w:val="24"/>
        </w:rPr>
        <w:t>Pemasaran Jasa-Prinsip</w:t>
      </w:r>
      <w:r w:rsidRPr="00542AD2">
        <w:rPr>
          <w:rFonts w:ascii="Times New Roman" w:hAnsi="Times New Roman" w:cs="Times New Roman"/>
          <w:noProof/>
          <w:sz w:val="24"/>
          <w:szCs w:val="24"/>
        </w:rPr>
        <w:t xml:space="preserve">. CV. ANDI OFFSET. </w:t>
      </w:r>
    </w:p>
    <w:p w:rsidR="00216DDC" w:rsidRPr="00542AD2" w:rsidRDefault="00216DDC" w:rsidP="00216DDC">
      <w:pPr>
        <w:spacing w:line="240" w:lineRule="auto"/>
        <w:ind w:left="709" w:hanging="709"/>
        <w:jc w:val="both"/>
        <w:rPr>
          <w:rFonts w:ascii="Times New Roman" w:hAnsi="Times New Roman" w:cs="Times New Roman"/>
          <w:bCs/>
          <w:color w:val="000000"/>
          <w:sz w:val="24"/>
          <w:szCs w:val="24"/>
        </w:rPr>
      </w:pP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Utomo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, W. I. (2017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ngaruh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Brand Image, Brand Awareness,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dan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Brand Trust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terhadap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Brand Loyalty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langgan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Online Shopping</w:t>
      </w:r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(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stud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asus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ad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Karyawan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di BSI </w:t>
      </w:r>
      <w:proofErr w:type="spell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Pemuda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542AD2">
        <w:rPr>
          <w:rFonts w:ascii="Times New Roman" w:hAnsi="Times New Roman" w:cs="Times New Roman"/>
          <w:bCs/>
          <w:i/>
          <w:color w:val="000000"/>
          <w:sz w:val="24"/>
          <w:szCs w:val="24"/>
        </w:rPr>
        <w:t>Komunikasi</w:t>
      </w:r>
      <w:proofErr w:type="spell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.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8(1).</w:t>
      </w:r>
      <w:proofErr w:type="gramEnd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proofErr w:type="gramStart"/>
      <w:r w:rsidRPr="00542AD2">
        <w:rPr>
          <w:rFonts w:ascii="Times New Roman" w:hAnsi="Times New Roman" w:cs="Times New Roman"/>
          <w:bCs/>
          <w:color w:val="000000"/>
          <w:sz w:val="24"/>
          <w:szCs w:val="24"/>
        </w:rPr>
        <w:t>76-84.</w:t>
      </w:r>
      <w:proofErr w:type="gramEnd"/>
    </w:p>
    <w:p w:rsidR="00216DDC" w:rsidRPr="004E7472" w:rsidRDefault="00216DDC" w:rsidP="00216DDC">
      <w:pPr>
        <w:spacing w:line="240" w:lineRule="auto"/>
        <w:ind w:left="709" w:hanging="709"/>
        <w:jc w:val="both"/>
        <w:rPr>
          <w:rFonts w:ascii="Times New Roman" w:hAnsi="Times New Roman" w:cs="Times New Roman"/>
          <w:bCs/>
          <w:color w:val="000000"/>
          <w:sz w:val="24"/>
          <w:szCs w:val="24"/>
        </w:rPr>
      </w:pPr>
    </w:p>
    <w:p w:rsidR="00D56C84" w:rsidRPr="00216DDC" w:rsidRDefault="00216DDC" w:rsidP="00216DD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sectPr w:rsidR="00D56C84" w:rsidRPr="00216DDC" w:rsidSect="00216DDC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6DDC"/>
    <w:rsid w:val="00216DDC"/>
    <w:rsid w:val="00D56C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6DDC"/>
  </w:style>
  <w:style w:type="paragraph" w:styleId="Heading1">
    <w:name w:val="heading 1"/>
    <w:basedOn w:val="Normal"/>
    <w:next w:val="Normal"/>
    <w:link w:val="Heading1Char"/>
    <w:uiPriority w:val="9"/>
    <w:qFormat/>
    <w:rsid w:val="00216DDC"/>
    <w:pPr>
      <w:keepNext/>
      <w:keepLines/>
      <w:spacing w:before="480" w:after="0" w:line="480" w:lineRule="auto"/>
      <w:jc w:val="both"/>
      <w:outlineLvl w:val="0"/>
    </w:pPr>
    <w:rPr>
      <w:rFonts w:asciiTheme="majorHAnsi" w:eastAsiaTheme="majorEastAsia" w:hAnsiTheme="majorHAnsi" w:cs="Times New Roman"/>
      <w:b/>
      <w:bCs/>
      <w:color w:val="365F91" w:themeColor="accent1" w:themeShade="BF"/>
      <w:sz w:val="28"/>
      <w:szCs w:val="28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6DDC"/>
    <w:rPr>
      <w:rFonts w:asciiTheme="majorHAnsi" w:eastAsiaTheme="majorEastAsia" w:hAnsiTheme="majorHAnsi" w:cs="Times New Roman"/>
      <w:b/>
      <w:bCs/>
      <w:color w:val="365F91" w:themeColor="accent1" w:themeShade="BF"/>
      <w:sz w:val="28"/>
      <w:szCs w:val="28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6DDC"/>
  </w:style>
  <w:style w:type="paragraph" w:styleId="Heading1">
    <w:name w:val="heading 1"/>
    <w:basedOn w:val="Normal"/>
    <w:next w:val="Normal"/>
    <w:link w:val="Heading1Char"/>
    <w:uiPriority w:val="9"/>
    <w:qFormat/>
    <w:rsid w:val="00216DDC"/>
    <w:pPr>
      <w:keepNext/>
      <w:keepLines/>
      <w:spacing w:before="480" w:after="0" w:line="480" w:lineRule="auto"/>
      <w:jc w:val="both"/>
      <w:outlineLvl w:val="0"/>
    </w:pPr>
    <w:rPr>
      <w:rFonts w:asciiTheme="majorHAnsi" w:eastAsiaTheme="majorEastAsia" w:hAnsiTheme="majorHAnsi" w:cs="Times New Roman"/>
      <w:b/>
      <w:bCs/>
      <w:color w:val="365F91" w:themeColor="accent1" w:themeShade="BF"/>
      <w:sz w:val="28"/>
      <w:szCs w:val="28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6DDC"/>
    <w:rPr>
      <w:rFonts w:asciiTheme="majorHAnsi" w:eastAsiaTheme="majorEastAsia" w:hAnsiTheme="majorHAnsi" w:cs="Times New Roman"/>
      <w:b/>
      <w:bCs/>
      <w:color w:val="365F91" w:themeColor="accent1" w:themeShade="BF"/>
      <w:sz w:val="28"/>
      <w:szCs w:val="28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08</Words>
  <Characters>3469</Characters>
  <Application>Microsoft Office Word</Application>
  <DocSecurity>0</DocSecurity>
  <Lines>28</Lines>
  <Paragraphs>8</Paragraphs>
  <ScaleCrop>false</ScaleCrop>
  <Company/>
  <LinksUpToDate>false</LinksUpToDate>
  <CharactersWithSpaces>40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</dc:creator>
  <cp:lastModifiedBy>j</cp:lastModifiedBy>
  <cp:revision>1</cp:revision>
  <dcterms:created xsi:type="dcterms:W3CDTF">2022-08-21T13:04:00Z</dcterms:created>
  <dcterms:modified xsi:type="dcterms:W3CDTF">2022-08-21T13:06:00Z</dcterms:modified>
</cp:coreProperties>
</file>